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5</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8</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B94F5A" w:rsidRPr="00B94F5A" w:rsidRDefault="00B94F5A" w:rsidP="00D3588B">
      <w:pPr>
        <w:spacing w:line="276" w:lineRule="auto"/>
        <w:rPr>
          <w:b/>
        </w:rPr>
      </w:pPr>
      <w:r w:rsidRPr="00B94F5A">
        <w:rPr>
          <w:b/>
        </w:rPr>
        <w:t>TOPIC.</w:t>
      </w:r>
    </w:p>
    <w:p w:rsidR="00B94F5A" w:rsidRDefault="00F04938" w:rsidP="00D3588B">
      <w:pPr>
        <w:spacing w:line="276" w:lineRule="auto"/>
        <w:ind w:firstLine="720"/>
        <w:jc w:val="both"/>
      </w:pPr>
      <w:r>
        <w:t xml:space="preserve">The </w:t>
      </w:r>
      <w:r w:rsidR="00B73300">
        <w:t xml:space="preserve">widespread </w:t>
      </w:r>
      <w:r>
        <w:t xml:space="preserve">utilization of digital solutions has proven to be </w:t>
      </w:r>
      <w:r w:rsidR="003C23CA">
        <w:t xml:space="preserve">crucial </w:t>
      </w:r>
      <w:r>
        <w:t xml:space="preserve">during </w:t>
      </w:r>
      <w:r w:rsidR="00176CA1">
        <w:t xml:space="preserve">global </w:t>
      </w:r>
      <w:r w:rsidR="00156B8C">
        <w:t xml:space="preserve">pandemic </w:t>
      </w:r>
      <w:r>
        <w:t>crisis.</w:t>
      </w:r>
      <w:r w:rsidR="002F7E79">
        <w:t xml:space="preserve"> It is unequivocal that</w:t>
      </w:r>
      <w:r w:rsidR="00A9360A">
        <w:t xml:space="preserve"> </w:t>
      </w:r>
      <w:r w:rsidR="002F7E79">
        <w:t xml:space="preserve">the </w:t>
      </w:r>
      <w:r w:rsidR="00A9360A">
        <w:t>COVID-19 pandemic</w:t>
      </w:r>
      <w:r w:rsidR="007E3C67">
        <w:t xml:space="preserve"> posed a</w:t>
      </w:r>
      <w:r w:rsidR="00A9360A">
        <w:t xml:space="preserve"> </w:t>
      </w:r>
      <w:r w:rsidR="00AE462A">
        <w:t xml:space="preserve">prominent </w:t>
      </w:r>
      <w:r w:rsidR="00A9360A">
        <w:t>challenge on</w:t>
      </w:r>
      <w:r w:rsidR="005C0E7C">
        <w:t xml:space="preserve"> the global response and management to control the SARS-CoV-2 virus</w:t>
      </w:r>
      <w:r w:rsidR="00A9360A">
        <w:t xml:space="preserve">. </w:t>
      </w:r>
      <w:r w:rsidR="00A2648B">
        <w:t>Every nation was expected to expand their COVID-19 preparedness</w:t>
      </w:r>
      <w:r w:rsidR="008B207C">
        <w:t>, readiness, and response</w:t>
      </w:r>
      <w:r w:rsidR="00E82DDD">
        <w:t xml:space="preserve"> strategies</w:t>
      </w:r>
      <w:r w:rsidR="004E0717">
        <w:t xml:space="preserve"> to</w:t>
      </w:r>
      <w:r w:rsidR="0006747D">
        <w:t xml:space="preserve"> </w:t>
      </w:r>
      <w:r w:rsidR="00BD02B7">
        <w:t xml:space="preserve">supress the transmission of the </w:t>
      </w:r>
      <w:r w:rsidR="00087A69">
        <w:t>severe acute respiratory syndrome coronavirus 2 (SARS-CoV-2)</w:t>
      </w:r>
      <w:r w:rsidR="00BD02B7">
        <w:t>,</w:t>
      </w:r>
      <w:r w:rsidR="00FA5465">
        <w:t xml:space="preserve"> the </w:t>
      </w:r>
      <w:proofErr w:type="spellStart"/>
      <w:r w:rsidR="00FA5465">
        <w:t>causuative</w:t>
      </w:r>
      <w:proofErr w:type="spellEnd"/>
      <w:r w:rsidR="00FA5465">
        <w:t xml:space="preserve"> virus that caused COVID-19, and </w:t>
      </w:r>
      <w:r w:rsidR="00BD02B7">
        <w:t>thereby, reducing</w:t>
      </w:r>
      <w:r w:rsidR="002275CC">
        <w:t xml:space="preserve"> further COVID-19 infection and</w:t>
      </w:r>
      <w:r w:rsidR="00BD02B7">
        <w:t xml:space="preserve"> the impacts on every</w:t>
      </w:r>
      <w:r w:rsidR="00AD2ADD">
        <w:t xml:space="preserve"> </w:t>
      </w:r>
      <w:r w:rsidR="00AD2ADD">
        <w:fldChar w:fldCharType="begin"/>
      </w:r>
      <w:r w:rsidR="00A872D2">
        <w:instrText xml:space="preserve"> ADDIN ZOTERO_ITEM CSL_CITATION {"citationID":"qH0htd1d","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AD2ADD">
        <w:fldChar w:fldCharType="separate"/>
      </w:r>
      <w:r w:rsidR="00005EB0" w:rsidRPr="00005EB0">
        <w:t>(World Health Organization, 2016, 2021)</w:t>
      </w:r>
      <w:r w:rsidR="00AD2ADD">
        <w:fldChar w:fldCharType="end"/>
      </w:r>
      <w:r w:rsidR="00BD02B7">
        <w:t>.</w:t>
      </w:r>
      <w:r w:rsidR="009F2EC5">
        <w:t xml:space="preserve"> </w:t>
      </w:r>
      <w:r w:rsidR="00D27E29">
        <w:t>With this, t</w:t>
      </w:r>
      <w:r w:rsidR="00A836E4">
        <w:t xml:space="preserve">he pandemic has progressively compelled governments and communities to address the pandemic through </w:t>
      </w:r>
      <w:r w:rsidR="00B41C43">
        <w:t xml:space="preserve">innovation and </w:t>
      </w:r>
      <w:r w:rsidR="00A836E4">
        <w:t xml:space="preserve">integration of digital technologies, </w:t>
      </w:r>
      <w:r w:rsidR="000630C3">
        <w:t xml:space="preserve">given the </w:t>
      </w:r>
      <w:r w:rsidR="00A836E4">
        <w:t xml:space="preserve">enormous impact it brings and the diversity it can be utilized for different aspects of the pandemic </w:t>
      </w:r>
      <w:r w:rsidR="00A836E4">
        <w:fldChar w:fldCharType="begin"/>
      </w:r>
      <w:r w:rsidR="00A836E4">
        <w:instrText xml:space="preserve"> ADDIN ZOTERO_ITEM CSL_CITATION {"citationID":"GKHhlmbS","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A836E4">
        <w:fldChar w:fldCharType="separate"/>
      </w:r>
      <w:r w:rsidR="00A836E4" w:rsidRPr="002D1918">
        <w:t>(</w:t>
      </w:r>
      <w:proofErr w:type="spellStart"/>
      <w:r w:rsidR="00A836E4" w:rsidRPr="002D1918">
        <w:t>Golinelli</w:t>
      </w:r>
      <w:proofErr w:type="spellEnd"/>
      <w:r w:rsidR="00A836E4" w:rsidRPr="002D1918">
        <w:t xml:space="preserve"> et al., 2020; United Nations, 2020; </w:t>
      </w:r>
      <w:proofErr w:type="spellStart"/>
      <w:r w:rsidR="00A836E4" w:rsidRPr="002D1918">
        <w:t>Vargo</w:t>
      </w:r>
      <w:proofErr w:type="spellEnd"/>
      <w:r w:rsidR="00A836E4" w:rsidRPr="002D1918">
        <w:t xml:space="preserve"> et al., 2021)</w:t>
      </w:r>
      <w:r w:rsidR="00A836E4">
        <w:fldChar w:fldCharType="end"/>
      </w:r>
      <w:r w:rsidR="00A836E4">
        <w:t>.</w:t>
      </w:r>
      <w:r w:rsidR="009149D9">
        <w:t xml:space="preserve"> </w:t>
      </w:r>
      <w:r w:rsidR="00F75E6A">
        <w:t xml:space="preserve">Although it has long been expected </w:t>
      </w:r>
      <w:r w:rsidR="00D910A9">
        <w:t xml:space="preserve">prior to the COVID-19 pandemic </w:t>
      </w:r>
      <w:r w:rsidR="00D910A9">
        <w:fldChar w:fldCharType="begin"/>
      </w:r>
      <w:r w:rsidR="00D910A9">
        <w:instrText xml:space="preserve"> ADDIN ZOTERO_ITEM CSL_CITATION {"citationID":"Tc4VjWWw","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D910A9">
        <w:fldChar w:fldCharType="separate"/>
      </w:r>
      <w:r w:rsidR="00D910A9" w:rsidRPr="00D910A9">
        <w:t>(Herrmann et al., 2018)</w:t>
      </w:r>
      <w:r w:rsidR="00D910A9">
        <w:fldChar w:fldCharType="end"/>
      </w:r>
      <w:r w:rsidR="00F75E6A">
        <w:t xml:space="preserve">, </w:t>
      </w:r>
      <w:r w:rsidR="008D50FA">
        <w:t xml:space="preserve">it was inevitable for governments to </w:t>
      </w:r>
      <w:r w:rsidR="00C0086E">
        <w:t xml:space="preserve">quickly favour, </w:t>
      </w:r>
      <w:r w:rsidR="008D50FA">
        <w:t>adopt</w:t>
      </w:r>
      <w:r w:rsidR="00C0086E">
        <w:t xml:space="preserve">, </w:t>
      </w:r>
      <w:r w:rsidR="004A36C4">
        <w:t>and integrate</w:t>
      </w:r>
      <w:r w:rsidR="008D50FA">
        <w:t xml:space="preserve"> digital solutions</w:t>
      </w:r>
      <w:r w:rsidR="004A36C4">
        <w:t xml:space="preserve"> to their COVID-19 response strategies</w:t>
      </w:r>
      <w:r w:rsidR="001377E6">
        <w:t xml:space="preserve"> </w:t>
      </w:r>
      <w:r w:rsidR="00066116">
        <w:t xml:space="preserve">given the opportunity </w:t>
      </w:r>
      <w:r w:rsidR="008170B2">
        <w:t xml:space="preserve">to strengthen COVID-19 pandemic response strategies </w:t>
      </w:r>
      <w:r w:rsidR="001377E6">
        <w:fldChar w:fldCharType="begin"/>
      </w:r>
      <w:r w:rsidR="001377E6">
        <w:instrText xml:space="preserve"> ADDIN ZOTERO_ITEM CSL_CITATION {"citationID":"GsOcKlUA","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1377E6">
        <w:fldChar w:fldCharType="separate"/>
      </w:r>
      <w:r w:rsidR="00005EB0" w:rsidRPr="00005EB0">
        <w:t>(</w:t>
      </w:r>
      <w:proofErr w:type="spellStart"/>
      <w:r w:rsidR="00005EB0" w:rsidRPr="00005EB0">
        <w:t>Golinelli</w:t>
      </w:r>
      <w:proofErr w:type="spellEnd"/>
      <w:r w:rsidR="00005EB0" w:rsidRPr="00005EB0">
        <w:t xml:space="preserve"> et al., 2020)</w:t>
      </w:r>
      <w:r w:rsidR="001377E6">
        <w:fldChar w:fldCharType="end"/>
      </w:r>
      <w:r w:rsidR="008D50FA">
        <w:t>.</w:t>
      </w:r>
    </w:p>
    <w:p w:rsidR="00B94F5A" w:rsidRPr="00B94F5A" w:rsidRDefault="00B94F5A" w:rsidP="00D3588B">
      <w:pPr>
        <w:spacing w:line="276" w:lineRule="auto"/>
        <w:jc w:val="both"/>
        <w:rPr>
          <w:b/>
        </w:rPr>
      </w:pPr>
      <w:r w:rsidRPr="00B94F5A">
        <w:rPr>
          <w:b/>
        </w:rPr>
        <w:t>SUMMARIZED RRL FOR BROAD TOPIC.</w:t>
      </w:r>
    </w:p>
    <w:p w:rsidR="004B4BEA" w:rsidRDefault="00E963D2" w:rsidP="00D3588B">
      <w:pPr>
        <w:spacing w:line="276" w:lineRule="auto"/>
        <w:ind w:firstLine="720"/>
        <w:jc w:val="both"/>
      </w:pPr>
      <w:r>
        <w:t>D</w:t>
      </w:r>
      <w:r w:rsidR="00DA2F06">
        <w:t>igital</w:t>
      </w:r>
      <w:r w:rsidR="00800B86">
        <w:t xml:space="preserve"> </w:t>
      </w:r>
      <w:r w:rsidR="008159AC">
        <w:t xml:space="preserve">technology </w:t>
      </w:r>
      <w:r w:rsidR="00800B86">
        <w:t>played a crucial role in the</w:t>
      </w:r>
      <w:r w:rsidR="00AF70AD">
        <w:t xml:space="preserve"> </w:t>
      </w:r>
      <w:r w:rsidR="0077694A">
        <w:t xml:space="preserve">facilitation of </w:t>
      </w:r>
      <w:r w:rsidR="008159AC">
        <w:t>COVID-19 response strategies</w:t>
      </w:r>
      <w:r w:rsidR="0077694A">
        <w:t>.</w:t>
      </w:r>
      <w:r w:rsidR="001F5514">
        <w:t xml:space="preserve"> </w:t>
      </w:r>
      <w:bookmarkStart w:id="3" w:name="_GoBack"/>
      <w:bookmarkEnd w:id="3"/>
      <w:r w:rsidR="00324800">
        <w:t>According to the United Nation, thereafter the declaration of the COVID-19 pandemic, they have found that 110 countries (57%) have already utilized digital technology as a way for information communication</w:t>
      </w:r>
      <w:r w:rsidR="00EB77AF">
        <w:t xml:space="preserve"> </w:t>
      </w:r>
      <w:r w:rsidR="00EB77AF">
        <w:fldChar w:fldCharType="begin"/>
      </w:r>
      <w:r w:rsidR="00EB77AF">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B77AF">
        <w:fldChar w:fldCharType="separate"/>
      </w:r>
      <w:r w:rsidR="00EB77AF" w:rsidRPr="00EB77AF">
        <w:t>(United Nations, 2020)</w:t>
      </w:r>
      <w:r w:rsidR="00EB77AF">
        <w:fldChar w:fldCharType="end"/>
      </w:r>
      <w:r w:rsidR="00BF020C">
        <w:t xml:space="preserve">, and a month after, 167 countries have used digital technology to disseminate COVID-19 information and guidance. </w:t>
      </w:r>
    </w:p>
    <w:p w:rsidR="00324800" w:rsidRDefault="00324800" w:rsidP="002F5DA4">
      <w:pPr>
        <w:spacing w:line="276" w:lineRule="auto"/>
        <w:jc w:val="both"/>
      </w:pPr>
    </w:p>
    <w:p w:rsidR="008A4389" w:rsidRPr="00E7457A" w:rsidRDefault="0009709B" w:rsidP="00D3588B">
      <w:pPr>
        <w:spacing w:line="276" w:lineRule="auto"/>
        <w:ind w:firstLine="720"/>
        <w:jc w:val="both"/>
      </w:pPr>
      <w:r>
        <w:t>Moreover, these response strategies are commonly scoped into information technology</w:t>
      </w:r>
      <w:r w:rsidR="00D30EA2">
        <w:t xml:space="preserve"> </w:t>
      </w:r>
      <w:r w:rsidR="00D30EA2">
        <w:fldChar w:fldCharType="begin"/>
      </w:r>
      <w:r w:rsidR="00D30EA2">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D30EA2">
        <w:fldChar w:fldCharType="separate"/>
      </w:r>
      <w:r w:rsidR="00005EB0" w:rsidRPr="00005EB0">
        <w:t>(Afzal et al., 2021)</w:t>
      </w:r>
      <w:r w:rsidR="00D30EA2">
        <w:fldChar w:fldCharType="end"/>
      </w:r>
      <w:r>
        <w:t>.</w:t>
      </w:r>
      <w:r w:rsidR="00E125F9">
        <w:t xml:space="preserve"> </w:t>
      </w:r>
      <w:r w:rsidR="00CA377A">
        <w:t xml:space="preserve">Various </w:t>
      </w:r>
      <w:r w:rsidR="006224EA">
        <w:t>p</w:t>
      </w:r>
      <w:r w:rsidR="00E7457A">
        <w:t xml:space="preserve">rivate and government sectors </w:t>
      </w:r>
      <w:r w:rsidR="0091471A">
        <w:t xml:space="preserve">have </w:t>
      </w:r>
      <w:r w:rsidR="002D177F">
        <w:t xml:space="preserve">come up with </w:t>
      </w:r>
      <w:r w:rsidR="004F3A32">
        <w:t xml:space="preserve">ways </w:t>
      </w:r>
      <w:r w:rsidR="0091471A">
        <w:t xml:space="preserve">to </w:t>
      </w:r>
      <w:r w:rsidR="007D1DCF">
        <w:t xml:space="preserve">integrate and </w:t>
      </w:r>
      <w:r w:rsidR="004D26D3">
        <w:t>digital technology to improve the COVID-19 information system</w:t>
      </w:r>
      <w:r w:rsidR="000523D5">
        <w:t xml:space="preserve"> </w:t>
      </w:r>
      <w:r w:rsidR="000523D5">
        <w:fldChar w:fldCharType="begin"/>
      </w:r>
      <w:r w:rsidR="00C440D1">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fldChar w:fldCharType="separate"/>
      </w:r>
      <w:r w:rsidR="00005EB0" w:rsidRPr="00005EB0">
        <w:t>(Afzal et al., 2021; Whitelaw et al., 2020)</w:t>
      </w:r>
      <w:r w:rsidR="000523D5">
        <w:fldChar w:fldCharType="end"/>
      </w:r>
      <w:r w:rsidR="004D26D3">
        <w:t>.</w:t>
      </w:r>
      <w:r w:rsidR="00E14E79">
        <w:t xml:space="preserve"> One of </w:t>
      </w:r>
      <w:r w:rsidR="00853939">
        <w:t xml:space="preserve">which is </w:t>
      </w:r>
      <w:r w:rsidR="003A5D2F">
        <w:t xml:space="preserve">the development of </w:t>
      </w:r>
      <w:r w:rsidR="0074314E">
        <w:t xml:space="preserve">centralized </w:t>
      </w:r>
      <w:r w:rsidR="00F4322C">
        <w:t xml:space="preserve">information </w:t>
      </w:r>
      <w:r w:rsidR="00331E41">
        <w:t xml:space="preserve">and </w:t>
      </w:r>
      <w:r w:rsidR="00940569">
        <w:t>the visualization of the epidemiological data through the dashboards</w:t>
      </w:r>
      <w:r w:rsidR="00B4187F">
        <w:t xml:space="preserve"> </w:t>
      </w:r>
      <w:r w:rsidR="00B4187F">
        <w:fldChar w:fldCharType="begin"/>
      </w:r>
      <w:r w:rsidR="00750E73">
        <w:instrText xml:space="preserve"> ADDIN ZOTERO_ITEM CSL_CITATION {"citationID":"3k5JnWD3","properties":{"formattedCitation":"(Dixit et al., 2020; Dong et al., 2020; Whitelaw et al., 2020)","plainCitation":"(Dixit et al., 2020; Dong et al., 2020; Whitelaw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fldChar w:fldCharType="separate"/>
      </w:r>
      <w:r w:rsidR="00005EB0" w:rsidRPr="00005EB0">
        <w:t>(Dixit et al., 2020; Dong et al., 2020; Whitelaw et al., 2020)</w:t>
      </w:r>
      <w:r w:rsidR="00B4187F">
        <w:fldChar w:fldCharType="end"/>
      </w:r>
      <w:r w:rsidR="00C0259E">
        <w:t>, which would allow the</w:t>
      </w:r>
      <w:r w:rsidR="00F019A1">
        <w:t xml:space="preserve"> consistent monitoring </w:t>
      </w:r>
      <w:r w:rsidR="00EC6C06">
        <w:t>of the infections</w:t>
      </w:r>
      <w:r w:rsidR="003E2951">
        <w:t xml:space="preserve"> and modelling efforts</w:t>
      </w:r>
      <w:r w:rsidR="00940569">
        <w:t>.</w:t>
      </w:r>
      <w:r w:rsidR="00B81AF2">
        <w:t xml:space="preserve"> </w:t>
      </w:r>
      <w:r w:rsidR="00116D88">
        <w:t xml:space="preserve">And </w:t>
      </w:r>
      <w:r w:rsidR="00B81AF2">
        <w:t xml:space="preserve">it increased the demand for </w:t>
      </w:r>
      <w:r w:rsidR="00B71F57">
        <w:t>the development of COVID-19 dashboards given the contribution and massive impact it brings to the public health</w:t>
      </w:r>
      <w:r w:rsidR="00510F88">
        <w:t xml:space="preserve"> </w:t>
      </w:r>
      <w:r w:rsidR="00510F88">
        <w:fldChar w:fldCharType="begin"/>
      </w:r>
      <w:r w:rsidR="00510F88">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fldChar w:fldCharType="separate"/>
      </w:r>
      <w:r w:rsidR="00005EB0" w:rsidRPr="00005EB0">
        <w:t>(Dong et al., 2020)</w:t>
      </w:r>
      <w:r w:rsidR="00510F88">
        <w:fldChar w:fldCharType="end"/>
      </w:r>
      <w:r w:rsidR="00B71F57">
        <w:t>.</w:t>
      </w:r>
      <w:r w:rsidR="005A2C32">
        <w:t xml:space="preserve"> </w:t>
      </w:r>
      <w:r w:rsidR="001652EA">
        <w:t xml:space="preserve">The first development of tracking technology for the COVID-19 pandemic was developed </w:t>
      </w:r>
      <w:r w:rsidR="004D152C">
        <w:t xml:space="preserve">prior to the declaration of the </w:t>
      </w:r>
      <w:r w:rsidR="001652EA">
        <w:t>pandemic.</w:t>
      </w:r>
      <w:r w:rsidR="004D152C">
        <w:t xml:space="preserve"> </w:t>
      </w:r>
      <w:r w:rsidR="002335AE">
        <w:t xml:space="preserve">On </w:t>
      </w:r>
      <w:r w:rsidR="001652EA">
        <w:t>February 17, 202</w:t>
      </w:r>
      <w:r w:rsidR="002C4993">
        <w:t>0</w:t>
      </w:r>
      <w:r w:rsidR="001652EA">
        <w:t xml:space="preserve">, </w:t>
      </w:r>
      <w:r w:rsidR="004D152C" w:rsidRPr="004D152C">
        <w:t xml:space="preserve">the </w:t>
      </w:r>
      <w:proofErr w:type="spellStart"/>
      <w:r w:rsidR="004D152C" w:rsidRPr="004D152C">
        <w:t>Center</w:t>
      </w:r>
      <w:proofErr w:type="spellEnd"/>
      <w:r w:rsidR="004D152C" w:rsidRPr="004D152C">
        <w:t xml:space="preserve"> for Systems Science and Engineering (CSSE)</w:t>
      </w:r>
      <w:r w:rsidR="00CA1CAD">
        <w:t xml:space="preserve"> at</w:t>
      </w:r>
      <w:r w:rsidR="004D152C" w:rsidRPr="004D152C">
        <w:t xml:space="preserve"> John Hopkins University had developed an interactive information system, wherein the </w:t>
      </w:r>
      <w:r w:rsidR="000F7164">
        <w:t xml:space="preserve">outbreak </w:t>
      </w:r>
      <w:r w:rsidR="007C3FB9">
        <w:t>novel coronavirus strain</w:t>
      </w:r>
      <w:r w:rsidR="004D152C" w:rsidRPr="004D152C">
        <w:t xml:space="preserve"> can be visualized and monitored concurrently</w:t>
      </w:r>
      <w:r w:rsidR="00E17E16">
        <w:t xml:space="preserve"> </w:t>
      </w:r>
      <w:r w:rsidR="00E17E16">
        <w:fldChar w:fldCharType="begin"/>
      </w:r>
      <w:r w:rsidR="00E17E16">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E17E16">
        <w:fldChar w:fldCharType="separate"/>
      </w:r>
      <w:r w:rsidR="00005EB0" w:rsidRPr="00005EB0">
        <w:t>(Dong et al., 2020)</w:t>
      </w:r>
      <w:r w:rsidR="00E17E16">
        <w:fldChar w:fldCharType="end"/>
      </w:r>
      <w:r w:rsidR="004D152C" w:rsidRPr="004D152C">
        <w:t xml:space="preserve">. </w:t>
      </w:r>
      <w:r w:rsidR="00887F3D">
        <w:t>Thereafter,</w:t>
      </w:r>
      <w:r w:rsidR="002D4112" w:rsidRPr="002D4112">
        <w:t xml:space="preserve"> </w:t>
      </w:r>
      <w:r w:rsidR="002D4112">
        <w:t>it became a common initiative</w:t>
      </w:r>
      <w:r w:rsidR="00887F3D">
        <w:t xml:space="preserve"> </w:t>
      </w:r>
      <w:r w:rsidR="00B44510">
        <w:t xml:space="preserve">the application </w:t>
      </w:r>
      <w:r w:rsidR="00070EDC">
        <w:t xml:space="preserve">digital </w:t>
      </w:r>
      <w:r w:rsidR="00B44510">
        <w:t xml:space="preserve">technology to </w:t>
      </w:r>
      <w:r w:rsidR="00070EDC">
        <w:t>allowing the most up-to-date and reliable information to be delivered to the public health</w:t>
      </w:r>
      <w:r w:rsidR="00DE29D7">
        <w:t xml:space="preserve"> </w:t>
      </w:r>
      <w:r w:rsidR="00DE29D7">
        <w:fldChar w:fldCharType="begin"/>
      </w:r>
      <w:r w:rsidR="00461F13">
        <w:instrText xml:space="preserve"> ADDIN ZOTERO_ITEM CSL_CITATION {"citationID":"aYUycqBZ","properties":{"formattedCitation":"(Chehresa, 2020)","plainCitation":"(Chehresa, 2020)","noteIndex":0},"citationItems":[{"id":583,"uris":["http://zotero.org/users/9390994/items/2DKD2J7Y"],"itemData":{"id":583,"type":"book","abstract":"🦠  Huge collection of useful projects and resources for COVID-19 (2019 novel Coronavirus)","genre":"TypeScript","source":"GitHub","title":"Awesome Coronavirus","URL":"https://github.com/soroushchehresa/awesome-coronavirus","author":[{"family":"Chehresa","given":"Soroush"}],"accessed":{"date-parts":[["2022",5,4]]},"issued":{"date-parts":[["2020"]]}}}],"schema":"https://github.com/citation-style-language/schema/raw/master/csl-citation.json"} </w:instrText>
      </w:r>
      <w:r w:rsidR="00DE29D7">
        <w:fldChar w:fldCharType="separate"/>
      </w:r>
      <w:r w:rsidR="00005EB0" w:rsidRPr="00005EB0">
        <w:t>(</w:t>
      </w:r>
      <w:proofErr w:type="spellStart"/>
      <w:r w:rsidR="00005EB0" w:rsidRPr="00005EB0">
        <w:t>Chehresa</w:t>
      </w:r>
      <w:proofErr w:type="spellEnd"/>
      <w:r w:rsidR="00005EB0" w:rsidRPr="00005EB0">
        <w:t>, 2020)</w:t>
      </w:r>
      <w:r w:rsidR="00DE29D7">
        <w:fldChar w:fldCharType="end"/>
      </w:r>
      <w:r w:rsidR="00070EDC">
        <w:t>.</w:t>
      </w:r>
      <w:r w:rsidR="00901448" w:rsidRPr="00901448">
        <w:t xml:space="preserve"> </w:t>
      </w:r>
      <w:r w:rsidR="00901448">
        <w:t>And so t</w:t>
      </w:r>
      <w:r w:rsidR="00901448">
        <w:t>he COVID-19 pandemic presented an u</w:t>
      </w:r>
      <w:r w:rsidR="00901448" w:rsidRPr="002010C7">
        <w:t xml:space="preserve">nprecedented demand for </w:t>
      </w:r>
      <w:r w:rsidR="00901448">
        <w:t>the integration of digital technology and public health reporting.</w:t>
      </w:r>
    </w:p>
    <w:p w:rsidR="00E469BE" w:rsidRDefault="000835CF" w:rsidP="00D3588B">
      <w:pPr>
        <w:spacing w:line="276" w:lineRule="auto"/>
        <w:ind w:firstLine="720"/>
        <w:jc w:val="both"/>
      </w:pPr>
      <w:r>
        <w:t>The prevalence of COVID-19 information platforms were unprecedented.</w:t>
      </w:r>
      <w:r w:rsidR="00B65D8C">
        <w:t xml:space="preserve"> </w:t>
      </w:r>
      <w:r w:rsidR="00F658CE">
        <w:t>Almost e</w:t>
      </w:r>
      <w:r w:rsidR="00B26235">
        <w:t xml:space="preserve">very country </w:t>
      </w:r>
      <w:r w:rsidR="00F658CE">
        <w:t>has the tracking and information delivery part of their COVID-19 response strategies.</w:t>
      </w:r>
      <w:r w:rsidR="00287908">
        <w:t xml:space="preserve"> </w:t>
      </w:r>
      <w:r w:rsidR="00B71181">
        <w:t>Since o</w:t>
      </w:r>
      <w:r w:rsidR="00E469BE">
        <w:t xml:space="preserve">ne of the requirements in the COVID-19 crisis management the establishment of accessible and reliable COVID-19 information for promoting appropriate public health decision-making </w:t>
      </w:r>
      <w:r w:rsidR="00E469BE">
        <w:fldChar w:fldCharType="begin"/>
      </w:r>
      <w:r w:rsidR="00E469BE">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E469BE">
        <w:fldChar w:fldCharType="separate"/>
      </w:r>
      <w:r w:rsidR="00005EB0" w:rsidRPr="00005EB0">
        <w:t>(World Health Organization, 2021)</w:t>
      </w:r>
      <w:r w:rsidR="00E469BE">
        <w:fldChar w:fldCharType="end"/>
      </w:r>
      <w:r w:rsidR="00E469BE">
        <w:t xml:space="preserve">. So the improvement and development of a robust COVID-19 information system was necessary. </w:t>
      </w:r>
      <w:r w:rsidR="00E469BE" w:rsidRPr="007C52E9">
        <w:t>The COVID-19 pandemic is a turbulent situation, where the effort of response</w:t>
      </w:r>
      <w:r w:rsidR="00E469BE">
        <w:t xml:space="preserve"> must be actionable and in </w:t>
      </w:r>
      <w:proofErr w:type="spellStart"/>
      <w:r w:rsidR="00E469BE">
        <w:t>real</w:t>
      </w:r>
      <w:r w:rsidR="00E469BE" w:rsidRPr="007C52E9">
        <w:t>time</w:t>
      </w:r>
      <w:proofErr w:type="spellEnd"/>
      <w:r w:rsidR="00E469BE" w:rsidRPr="007C52E9">
        <w:t xml:space="preserve"> for it to be </w:t>
      </w:r>
      <w:r w:rsidR="00E469BE">
        <w:t>impactful and relevant</w:t>
      </w:r>
      <w:r w:rsidR="00E469BE" w:rsidRPr="007C52E9">
        <w:t>.</w:t>
      </w:r>
      <w:r w:rsidR="00E469BE">
        <w:t xml:space="preserve"> Thus, the demand of g</w:t>
      </w:r>
      <w:r w:rsidR="00E469BE" w:rsidRPr="006514EB">
        <w:t xml:space="preserve">overnments, healthcare workers, media, and </w:t>
      </w:r>
      <w:r w:rsidR="00E469BE">
        <w:t xml:space="preserve">the citizen for a </w:t>
      </w:r>
      <w:proofErr w:type="spellStart"/>
      <w:r w:rsidR="00E469BE">
        <w:t>realtime</w:t>
      </w:r>
      <w:proofErr w:type="spellEnd"/>
      <w:r w:rsidR="00E469BE">
        <w:t>, reliable, and accessible COVID-19 information was a consequence of the scale and pace of which the situation progressed. F</w:t>
      </w:r>
      <w:r w:rsidR="00E469BE" w:rsidRPr="007C52E9">
        <w:t xml:space="preserve">ortunately, the advent of technological innovation allowed the concept of </w:t>
      </w:r>
      <w:r w:rsidR="00E469BE">
        <w:t>application digital technology for COVID-19 response</w:t>
      </w:r>
      <w:r w:rsidR="00E469BE" w:rsidRPr="007C52E9">
        <w:t>.</w:t>
      </w:r>
    </w:p>
    <w:p w:rsidR="00B94F5A" w:rsidRPr="00B94F5A" w:rsidRDefault="00B94F5A" w:rsidP="00D3588B">
      <w:pPr>
        <w:spacing w:line="276" w:lineRule="auto"/>
        <w:jc w:val="both"/>
        <w:rPr>
          <w:b/>
        </w:rPr>
      </w:pPr>
      <w:r w:rsidRPr="00B94F5A">
        <w:rPr>
          <w:b/>
        </w:rPr>
        <w:t>SUMMARIZED RRL FOR MAIN TOPIC</w:t>
      </w:r>
    </w:p>
    <w:p w:rsidR="00B94F5A" w:rsidRDefault="00B94F5A" w:rsidP="00D3588B">
      <w:pPr>
        <w:spacing w:line="276" w:lineRule="auto"/>
        <w:ind w:firstLine="720"/>
        <w:jc w:val="both"/>
      </w:pPr>
      <w:r>
        <w:t>The prevalence and rapid development of data visualization of COVID-19 COVID were inevitable. The development of dashboards for the COVID-19 pandemic with an unprecedented pace and variety of stakeholders was pervasive, given the high internet penetration, integration of digital technology with health information systems (Pan American Health Organization, 2020b), and the prevalence of web applications (</w:t>
      </w:r>
      <w:proofErr w:type="spellStart"/>
      <w:r>
        <w:t>Galea</w:t>
      </w:r>
      <w:proofErr w:type="spellEnd"/>
      <w:r>
        <w:t xml:space="preserve">, 2020). COVID-19 dashboards developed by various international organizations (WHO COVID-19 Dashboard), academics (John Hopkins Coronavirus Resource </w:t>
      </w:r>
      <w:proofErr w:type="spellStart"/>
      <w:r>
        <w:t>Center</w:t>
      </w:r>
      <w:proofErr w:type="spellEnd"/>
      <w:r>
        <w:t xml:space="preserve">), and industries are instances that go beyond national, regional, and local governments to show the value of data visualization. The </w:t>
      </w:r>
      <w:proofErr w:type="spellStart"/>
      <w:r>
        <w:t>Center</w:t>
      </w:r>
      <w:proofErr w:type="spellEnd"/>
      <w:r>
        <w:t xml:space="preserve"> for Systems Science and Engineering (CSSE) at Johns Hopkins University developed the first publicly accessible dashboard on January 2020 (Dong et al., 2020), two months prior to the declaration of the COVID-19 pandemic (World Health Organization, 2020a). Henceforth, a massive increase in the demand and popularity for COVID-19 public dashboards is evidence that it is critical.  </w:t>
      </w:r>
    </w:p>
    <w:p w:rsidR="00A9360A" w:rsidRDefault="00B94F5A" w:rsidP="00D3588B">
      <w:pPr>
        <w:spacing w:line="276" w:lineRule="auto"/>
        <w:ind w:firstLine="720"/>
        <w:jc w:val="both"/>
      </w:pPr>
      <w:r>
        <w:t xml:space="preserve">Every COVID-19 dashboard released has its unique features but constitutes the same purpose. The World Health Organization had released its COVID-19 information dashboard (World Health Organization, 2020b). The dashboard's notable feature is its mobile-friendly responsiveness, minimalistic design, and interactivity that makes complex statistics accessible and available in a convenient way. In the Philippines, the Department of Health had released its Official COVID-19 Tracker. The COVID-19 dashboard was developed by utilizing a dashboard service called "Tableau." Every essential COVID-19 related information is comprehensible and straightforward. It is also interactive, where the users acquire a brief description of each presented data. Various governments have also released its COVID-19 data case bulletin in the regional context. However, it is a significant drawback to adopt case bulletin means of delivering the COVID-19 information because it is laborious to maintain, inefficient, and cannot deliver information in real-time. </w:t>
      </w:r>
    </w:p>
    <w:p w:rsidR="00FE5AD5" w:rsidRPr="00A9360A" w:rsidRDefault="00FE5AD5" w:rsidP="00D3588B">
      <w:pPr>
        <w:spacing w:line="276" w:lineRule="auto"/>
      </w:pPr>
      <w:r w:rsidRPr="00CE4840">
        <w:rPr>
          <w:b/>
        </w:rPr>
        <w:t xml:space="preserve">COVID-19 pandemic presented challenges on response and management of the situation. </w:t>
      </w:r>
    </w:p>
    <w:p w:rsidR="00FE5AD5" w:rsidRDefault="00FE5AD5" w:rsidP="00D3588B">
      <w:pPr>
        <w:spacing w:line="276" w:lineRule="auto"/>
      </w:pPr>
      <w:r>
        <w:tab/>
        <w:t xml:space="preserve">- </w:t>
      </w:r>
      <w:proofErr w:type="gramStart"/>
      <w:r>
        <w:t>problem/issue</w:t>
      </w:r>
      <w:proofErr w:type="gramEnd"/>
      <w:r>
        <w:t xml:space="preserve"> (provide </w:t>
      </w:r>
      <w:r>
        <w:t xml:space="preserve">pieces of evidence globally, </w:t>
      </w:r>
      <w:r>
        <w:t>regionally [ASEAN], locally)</w:t>
      </w:r>
    </w:p>
    <w:p w:rsidR="00CE4840" w:rsidRDefault="00CE4840" w:rsidP="00D3588B">
      <w:pPr>
        <w:spacing w:line="276" w:lineRule="auto"/>
      </w:pPr>
    </w:p>
    <w:p w:rsidR="00FE5AD5" w:rsidRDefault="00FE5AD5" w:rsidP="00D3588B">
      <w:pPr>
        <w:spacing w:line="276" w:lineRule="auto"/>
      </w:pPr>
      <w:r>
        <w:t>2. What is known about the topic?</w:t>
      </w:r>
    </w:p>
    <w:p w:rsidR="00A9360A" w:rsidRDefault="00FE5AD5" w:rsidP="00D3588B">
      <w:pPr>
        <w:spacing w:line="276" w:lineRule="auto"/>
      </w:pPr>
      <w:r>
        <w:tab/>
        <w:t>-  summarized RRL</w:t>
      </w:r>
    </w:p>
    <w:p w:rsidR="00C25C72" w:rsidRPr="00F70263" w:rsidRDefault="00FE5AD5" w:rsidP="00D3588B">
      <w:pPr>
        <w:spacing w:line="276" w:lineRule="auto"/>
        <w:rPr>
          <w:b/>
        </w:rPr>
      </w:pPr>
      <w:r>
        <w:tab/>
      </w:r>
      <w:r w:rsidRPr="00F70263">
        <w:rPr>
          <w:b/>
        </w:rPr>
        <w:t xml:space="preserve">- </w:t>
      </w:r>
      <w:proofErr w:type="gramStart"/>
      <w:r w:rsidRPr="00F70263">
        <w:rPr>
          <w:b/>
        </w:rPr>
        <w:t>research</w:t>
      </w:r>
      <w:proofErr w:type="gramEnd"/>
      <w:r w:rsidRPr="00F70263">
        <w:rPr>
          <w:b/>
        </w:rPr>
        <w:t xml:space="preserve"> gap (</w:t>
      </w:r>
      <w:r w:rsidRPr="00F70263">
        <w:rPr>
          <w:b/>
        </w:rPr>
        <w:t>inconclusive</w:t>
      </w:r>
      <w:r w:rsidRPr="00F70263">
        <w:rPr>
          <w:b/>
        </w:rPr>
        <w:t xml:space="preserve"> findings, on-going debate, no </w:t>
      </w:r>
      <w:r w:rsidRPr="00F70263">
        <w:rPr>
          <w:b/>
        </w:rPr>
        <w:t>study conducted yet/ limited studies)</w:t>
      </w:r>
    </w:p>
    <w:p w:rsidR="00C25C72" w:rsidRDefault="00C25C72" w:rsidP="00D3588B">
      <w:pPr>
        <w:spacing w:line="276" w:lineRule="auto"/>
        <w:ind w:firstLine="720"/>
        <w:jc w:val="both"/>
      </w:pPr>
      <w:r>
        <w:t>Information is crucial for people to make appropriate health decision-making processes given the unprecedented measures given by the COVID-19 pandemic. As the COVID-19 virus continued to spread, adequate, reliable, timely, and relevant information became a highly essential resource for people to be consistently informed and safe. Getting informed is one of the ways to make rational decisions in the context of the COVID-19 pandemic.</w:t>
      </w:r>
    </w:p>
    <w:p w:rsidR="00C25C72" w:rsidRDefault="00C25C72" w:rsidP="00D3588B">
      <w:pPr>
        <w:spacing w:line="276" w:lineRule="auto"/>
        <w:ind w:firstLine="720"/>
        <w:jc w:val="both"/>
      </w:pPr>
      <w:r>
        <w:t>COVID-19 information is mainly delivered through the information systems, which is why it plays a crucial part in controlling the COVID-19 pandemic (Pan American Health Organization, 2020a). Moreover, health authorities have developed many approaches to improve the COVID-19 information system and effective public communication. One of the ways healthcare authorities have accomplished effective public health communication is through the adoption of the internet (World Health Organization, 2020b). In such conditions of isolation, the adoption of technology is no coincidence. That is because it conveniently allowed people to have an accessible source of relevant and reliable COVID-19 related information.</w:t>
      </w:r>
    </w:p>
    <w:p w:rsidR="00C25C72" w:rsidRDefault="00C25C72" w:rsidP="00D3588B">
      <w:pPr>
        <w:spacing w:line="276" w:lineRule="auto"/>
        <w:ind w:firstLine="720"/>
        <w:jc w:val="both"/>
      </w:pPr>
      <w:r>
        <w:t>COVID-19 information systems are more critical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 in contexts of susceptibility. With appropriately disaggregated COVID-19 insights, it is feasible to develop a mechanism that minimizes potential health disparities at all levels of care and facilitates the execution of initiatives to tackle such inefficiencies. So, integrating technology to promote advanced and digital health information became an option for improving a robust health information system. What is needed is an actionable expansion of the present COVID-19 information system to have an effective COVID-19 public communication.</w:t>
      </w:r>
    </w:p>
    <w:p w:rsidR="00C25C72" w:rsidRDefault="00C25C72" w:rsidP="00D3588B">
      <w:pPr>
        <w:spacing w:line="276" w:lineRule="auto"/>
        <w:ind w:firstLine="720"/>
        <w:jc w:val="both"/>
      </w:pPr>
      <w:r>
        <w:t xml:space="preserve">COVID-19 information systems can be expanded by implementing a web-based application, such as dashboards, that provides COVID-19 insights. It is apparent that COVID-19 dashboards are one of the essential ways to communicate the COVID-19 situation to the public effectively. Even though the Government Health Departments already has its COVID-19 data that is publicly accessible, organization and academic-based repositories, such as the JHU CSSE COVID-19 repository, became the de-facto standard. Not only that, despite the availability of these data, it needs to be extracted and processed to be displayed through dashboards. That is why real-time dashboard visualization of COVID-19 data became an effective technique to </w:t>
      </w:r>
      <w:proofErr w:type="spellStart"/>
      <w:r>
        <w:t>fulfill</w:t>
      </w:r>
      <w:proofErr w:type="spellEnd"/>
      <w:r>
        <w:t xml:space="preserve"> the public health needs for essential COVID-19-related information.</w:t>
      </w:r>
    </w:p>
    <w:p w:rsidR="00C25C72" w:rsidRDefault="00C25C72" w:rsidP="00D3588B">
      <w:pPr>
        <w:spacing w:line="276" w:lineRule="auto"/>
        <w:ind w:firstLine="720"/>
        <w:jc w:val="both"/>
      </w:pPr>
      <w:r>
        <w:t>Dashboards can promptly present actual or real-time data changes, unlike static reporting modalities such as articles or reports.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ith no technical knowledge could benefit from a real-time COVID-19 tracking dashboard, which can contain a plethora of information on a web application. Furthermore, this can be meaningfully utilized by individuals in need of COVID-19 related information. Digital dashboards allow COVID-19 epidemiological data to record and report individual data points from various levels, allowing for a more precise assessment of the COVID-19 pandemic context. Consequently, an overview of the scenario is provided in an accessible and convenient way.</w:t>
      </w:r>
    </w:p>
    <w:p w:rsidR="00C25C72" w:rsidRDefault="00C25C72" w:rsidP="00D3588B">
      <w:pPr>
        <w:spacing w:line="276" w:lineRule="auto"/>
        <w:ind w:firstLine="720"/>
        <w:jc w:val="both"/>
      </w:pPr>
      <w:r>
        <w:t>However,</w:t>
      </w:r>
      <w:r w:rsidR="00F70263">
        <w:t xml:space="preserve"> the one of the identified problems by the researcher in the locality is</w:t>
      </w:r>
      <w:r>
        <w:t xml:space="preserve"> the lack of COVID-19 dashboards inclusive of the epidemiological insights within the area of Digos city. Despite the rising popularity of COVID-19 dashboards developed by various organizations, such as the COVID-19 Tracker Philippines from DOH, Davao Region COVID-19 Insights of Mindanao, John Hopkins Coronavirus Resource </w:t>
      </w:r>
      <w:proofErr w:type="spellStart"/>
      <w:r>
        <w:t>Center</w:t>
      </w:r>
      <w:proofErr w:type="spellEnd"/>
      <w:r>
        <w:t>, there is a lack of inclusivity for specific insights from the locality. Although the City of Digos government-organized page from Facebo</w:t>
      </w:r>
      <w:r w:rsidR="00AC6CDE">
        <w:t>ok publishes COVID-19 insights</w:t>
      </w:r>
      <w:r>
        <w:t>, it is published only with long intervals between days, weeks, or even months, which is a major insufficiency for effective COVID-19 public communication. Thus, considering the pace of the COVID-19 situation moves at an exponential rate, the gap will surely incapacitate Digoseños in making the best health-informed decisions. Hence, a real-time web-based COVID-19 dashboard is defined as a solution to the problem.</w:t>
      </w:r>
    </w:p>
    <w:p w:rsidR="00E4704E" w:rsidRDefault="00E46A54" w:rsidP="00D3588B">
      <w:pPr>
        <w:spacing w:line="276" w:lineRule="auto"/>
        <w:ind w:firstLine="720"/>
        <w:jc w:val="both"/>
      </w:pPr>
      <w:r w:rsidRPr="00B762A1">
        <w:t xml:space="preserve">In ways that are difficult to do conventionally, </w:t>
      </w:r>
      <w:r>
        <w:t xml:space="preserve">the utilization of </w:t>
      </w:r>
      <w:r w:rsidRPr="00B762A1">
        <w:t>digital technology</w:t>
      </w:r>
      <w:r>
        <w:t xml:space="preserve"> have certainly proven to </w:t>
      </w:r>
      <w:r w:rsidRPr="00B762A1">
        <w:t>in pandemic strategy and response.</w:t>
      </w:r>
      <w:r>
        <w:t xml:space="preserve"> </w:t>
      </w:r>
      <w:r w:rsidR="00E4704E">
        <w:t>Therefore, a</w:t>
      </w:r>
      <w:r w:rsidR="00E4704E">
        <w:t>s an indep</w:t>
      </w:r>
      <w:r w:rsidR="004700D1">
        <w:t xml:space="preserve">endent academic initiative, this research will propose a project that </w:t>
      </w:r>
      <w:r w:rsidR="00E4704E">
        <w:t xml:space="preserve">will develop a web-based interactive dashboard, namely COVID </w:t>
      </w:r>
      <w:proofErr w:type="gramStart"/>
      <w:r w:rsidR="00E4704E">
        <w:t>Pulse, that</w:t>
      </w:r>
      <w:proofErr w:type="gramEnd"/>
      <w:r w:rsidR="00E4704E">
        <w:t xml:space="preserve"> is inclusive of the COVID-19 context of Digos City. The web-based application will have data visualization features and track COVID-19 cases, deaths, recoveries, and vaccination at the global, national, regional, and local levels. The objective of this website should be to make COVID-19 related information more mainstream, especially in the locality, and to allow the Digoseños, the citizens of Digos City, for a much more granular assessment of the COVID-19 situation, especially considering the ambiguity of which the situation changes.</w:t>
      </w:r>
    </w:p>
    <w:p w:rsidR="00E46A54" w:rsidRDefault="00E46A54" w:rsidP="00D3588B">
      <w:pPr>
        <w:spacing w:line="276" w:lineRule="auto"/>
        <w:ind w:firstLine="720"/>
      </w:pPr>
    </w:p>
    <w:p w:rsidR="00B762A1" w:rsidRDefault="00B762A1" w:rsidP="00D3588B">
      <w:pPr>
        <w:spacing w:line="276" w:lineRule="auto"/>
      </w:pPr>
    </w:p>
    <w:p w:rsidR="00975914" w:rsidRDefault="00975914" w:rsidP="00D3588B">
      <w:pPr>
        <w:spacing w:line="276" w:lineRule="auto"/>
      </w:pPr>
    </w:p>
    <w:p w:rsidR="00975914" w:rsidRDefault="00975914" w:rsidP="00D3588B">
      <w:pPr>
        <w:spacing w:line="276" w:lineRule="auto"/>
      </w:pPr>
    </w:p>
    <w:p w:rsidR="00975914" w:rsidRDefault="00975914" w:rsidP="00D3588B">
      <w:pPr>
        <w:spacing w:line="276" w:lineRule="auto"/>
      </w:pPr>
    </w:p>
    <w:p w:rsidR="00975914" w:rsidRDefault="00975914" w:rsidP="00D3588B">
      <w:pPr>
        <w:spacing w:line="276" w:lineRule="auto"/>
      </w:pPr>
    </w:p>
    <w:p w:rsidR="00975914" w:rsidRDefault="00975914" w:rsidP="00D3588B">
      <w:pPr>
        <w:spacing w:line="276" w:lineRule="auto"/>
      </w:pPr>
    </w:p>
    <w:p w:rsidR="00975914" w:rsidRDefault="00975914" w:rsidP="00D3588B">
      <w:pPr>
        <w:spacing w:line="276" w:lineRule="auto"/>
      </w:pPr>
    </w:p>
    <w:p w:rsidR="00975914" w:rsidRDefault="00975914" w:rsidP="00D3588B">
      <w:pPr>
        <w:spacing w:line="276" w:lineRule="auto"/>
      </w:pPr>
    </w:p>
    <w:p w:rsidR="00975914" w:rsidRDefault="00975914" w:rsidP="00D3588B">
      <w:pPr>
        <w:spacing w:line="276" w:lineRule="auto"/>
      </w:pPr>
    </w:p>
    <w:p w:rsidR="00975914" w:rsidRDefault="00975914" w:rsidP="00D3588B">
      <w:pPr>
        <w:spacing w:line="276" w:lineRule="auto"/>
      </w:pPr>
    </w:p>
    <w:p w:rsidR="00975914" w:rsidRDefault="00975914" w:rsidP="00D3588B">
      <w:pPr>
        <w:spacing w:line="276" w:lineRule="auto"/>
      </w:pPr>
    </w:p>
    <w:p w:rsidR="00975914" w:rsidRDefault="00975914" w:rsidP="00D3588B">
      <w:pPr>
        <w:spacing w:line="276" w:lineRule="auto"/>
      </w:pPr>
    </w:p>
    <w:p w:rsidR="00B762A1" w:rsidRDefault="00B762A1" w:rsidP="00D3588B">
      <w:pPr>
        <w:spacing w:line="276" w:lineRule="auto"/>
      </w:pPr>
    </w:p>
    <w:p w:rsidR="00B762A1" w:rsidRPr="00B762A1" w:rsidRDefault="00FE5AD5" w:rsidP="00D3588B">
      <w:pPr>
        <w:spacing w:line="276" w:lineRule="auto"/>
        <w:rPr>
          <w:b/>
        </w:rPr>
      </w:pPr>
      <w:r w:rsidRPr="00B762A1">
        <w:rPr>
          <w:b/>
        </w:rPr>
        <w:t>3. Why is the purpose of the study important?</w:t>
      </w:r>
    </w:p>
    <w:p w:rsidR="00FE5AD5" w:rsidRDefault="00FE5AD5" w:rsidP="00D3588B">
      <w:pPr>
        <w:spacing w:line="276" w:lineRule="auto"/>
      </w:pPr>
      <w:r>
        <w:tab/>
        <w:t xml:space="preserve">- </w:t>
      </w:r>
      <w:proofErr w:type="gramStart"/>
      <w:r>
        <w:t>justification</w:t>
      </w:r>
      <w:proofErr w:type="gramEnd"/>
      <w:r>
        <w:t xml:space="preserve"> (significance </w:t>
      </w:r>
      <w:r>
        <w:t xml:space="preserve">of the study to the scientific </w:t>
      </w:r>
      <w:r>
        <w:t>community)</w:t>
      </w:r>
    </w:p>
    <w:p w:rsidR="00FE5AD5" w:rsidRDefault="00FE5AD5" w:rsidP="00D3588B">
      <w:pPr>
        <w:spacing w:line="276" w:lineRule="auto"/>
      </w:pPr>
      <w:r>
        <w:t>4. What is the unique contribution of your study?</w:t>
      </w:r>
    </w:p>
    <w:p w:rsidR="00FE5AD5" w:rsidRDefault="00FE5AD5" w:rsidP="00D3588B">
      <w:pPr>
        <w:spacing w:line="276" w:lineRule="auto"/>
      </w:pPr>
    </w:p>
    <w:p w:rsidR="00FE5AD5" w:rsidRPr="00FE5AD5" w:rsidRDefault="00FE5AD5" w:rsidP="00D3588B">
      <w:pPr>
        <w:spacing w:line="276" w:lineRule="auto"/>
      </w:pPr>
    </w:p>
    <w:p w:rsidR="000677F0" w:rsidRDefault="000677F0" w:rsidP="00D3588B">
      <w:pPr>
        <w:spacing w:line="276" w:lineRule="auto"/>
        <w:jc w:val="both"/>
      </w:pPr>
      <w:r>
        <w:t xml:space="preserve">After the COVID-19 pandemic was declared by the </w:t>
      </w:r>
      <w:proofErr w:type="gramStart"/>
      <w:r>
        <w:t>World  Health</w:t>
      </w:r>
      <w:proofErr w:type="gramEnd"/>
      <w:r>
        <w:t xml:space="preserve"> Organization, the management and response to the control the situation has been containment and mitigation. However, </w:t>
      </w:r>
      <w:r w:rsidR="00FE5AD5">
        <w:t xml:space="preserve">regardless of the </w:t>
      </w:r>
    </w:p>
    <w:p w:rsidR="000677F0" w:rsidRDefault="000677F0" w:rsidP="00D3588B">
      <w:pPr>
        <w:spacing w:line="276" w:lineRule="auto"/>
      </w:pPr>
    </w:p>
    <w:p w:rsidR="000677F0" w:rsidRDefault="000677F0" w:rsidP="00D3588B">
      <w:pPr>
        <w:spacing w:line="276" w:lineRule="auto"/>
      </w:pPr>
      <w:proofErr w:type="gramStart"/>
      <w:r w:rsidRPr="000677F0">
        <w:t>the</w:t>
      </w:r>
      <w:proofErr w:type="gramEnd"/>
      <w:r w:rsidRPr="000677F0">
        <w:t xml:space="preserve"> mainstay of pandemic management has been containment and mitigation.1 However, despite relying on established public health principles, countries across the world have had varying degrees of success in managing the burden of COVID-19.</w:t>
      </w:r>
    </w:p>
    <w:p w:rsidR="000677F0" w:rsidRDefault="000677F0" w:rsidP="00D3588B">
      <w:pPr>
        <w:spacing w:line="276" w:lineRule="auto"/>
      </w:pPr>
    </w:p>
    <w:p w:rsidR="000677F0" w:rsidRDefault="000677F0" w:rsidP="00D3588B">
      <w:pPr>
        <w:spacing w:line="276" w:lineRule="auto"/>
      </w:pPr>
    </w:p>
    <w:p w:rsidR="00F175CF" w:rsidRDefault="00F175CF" w:rsidP="00D3588B">
      <w:pPr>
        <w:spacing w:line="276" w:lineRule="auto"/>
      </w:pPr>
    </w:p>
    <w:p w:rsidR="00F175CF" w:rsidRDefault="00F175CF" w:rsidP="00D3588B">
      <w:pPr>
        <w:spacing w:line="276" w:lineRule="auto"/>
      </w:pPr>
    </w:p>
    <w:p w:rsidR="00F175CF" w:rsidRDefault="00F175CF" w:rsidP="00D3588B">
      <w:pPr>
        <w:spacing w:line="276" w:lineRule="auto"/>
      </w:pPr>
    </w:p>
    <w:p w:rsidR="000772EB" w:rsidRDefault="000772EB" w:rsidP="00D3588B">
      <w:pPr>
        <w:spacing w:line="276" w:lineRule="auto"/>
      </w:pPr>
    </w:p>
    <w:p w:rsidR="000772EB" w:rsidRPr="000772EB" w:rsidRDefault="000772EB" w:rsidP="00D3588B">
      <w:pPr>
        <w:spacing w:line="276" w:lineRule="auto"/>
      </w:pPr>
    </w:p>
    <w:p w:rsidR="00552C83" w:rsidRDefault="00552C83" w:rsidP="00D3588B">
      <w:pPr>
        <w:pStyle w:val="Heading2"/>
        <w:spacing w:line="276" w:lineRule="auto"/>
      </w:pPr>
      <w:bookmarkStart w:id="4" w:name="_Toc102415284"/>
      <w:r w:rsidRPr="00552C83">
        <w:t>Theoretical and Conceptual Framework</w:t>
      </w:r>
      <w:bookmarkEnd w:id="4"/>
    </w:p>
    <w:p w:rsidR="00B85D34" w:rsidRDefault="00516054" w:rsidP="00D3588B">
      <w:pPr>
        <w:spacing w:line="276" w:lineRule="auto"/>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w:t>
      </w:r>
      <w:proofErr w:type="spellStart"/>
      <w:r w:rsidR="00187F50">
        <w:t>catalyzed</w:t>
      </w:r>
      <w:proofErr w:type="spellEnd"/>
      <w:r w:rsidR="00187F50">
        <w:t xml:space="preserve">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p>
    <w:p w:rsidR="008626C9" w:rsidRDefault="00B85D34" w:rsidP="00D3588B">
      <w:pPr>
        <w:spacing w:line="276" w:lineRule="auto"/>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D3588B">
      <w:pPr>
        <w:spacing w:line="276" w:lineRule="auto"/>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5"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5"/>
    </w:p>
    <w:p w:rsidR="00E046E0" w:rsidRDefault="005418F0" w:rsidP="00D3588B">
      <w:pPr>
        <w:spacing w:line="276" w:lineRule="auto"/>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 xml:space="preserve">(Brown &amp; </w:t>
      </w:r>
      <w:proofErr w:type="spellStart"/>
      <w:r w:rsidR="00005EB0" w:rsidRPr="00005EB0">
        <w:t>Svenson</w:t>
      </w:r>
      <w:proofErr w:type="spellEnd"/>
      <w:r w:rsidR="00005EB0" w:rsidRPr="00005EB0">
        <w:t>,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D3588B">
      <w:pPr>
        <w:spacing w:line="276" w:lineRule="auto"/>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003857" w:rsidRPr="00411F89" w:rsidRDefault="00B40D30" w:rsidP="00D3588B">
      <w:pPr>
        <w:spacing w:line="276" w:lineRule="auto"/>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w:t>
      </w:r>
      <w:r w:rsidR="00B02524">
        <w:t>COVID Pulse web application</w:t>
      </w:r>
      <w:r w:rsidR="00B02524">
        <w:t xml:space="preserve">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FF5454" w:rsidRDefault="00003857" w:rsidP="00FF5454">
      <w:pPr>
        <w:spacing w:line="240" w:lineRule="auto"/>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FF5454" w:rsidRDefault="00FF5454" w:rsidP="00FF5454">
      <w:pPr>
        <w:spacing w:line="240" w:lineRule="auto"/>
        <w:jc w:val="center"/>
        <w:rPr>
          <w:b/>
          <w:i/>
        </w:rPr>
      </w:pPr>
    </w:p>
    <w:p w:rsidR="002A245C" w:rsidRDefault="00EE27C1" w:rsidP="00FF5454">
      <w:pPr>
        <w:spacing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BB563D" w:rsidRPr="002B60BC" w:rsidRDefault="00BB563D" w:rsidP="00BB563D">
      <w:pPr>
        <w:spacing w:before="240" w:line="240" w:lineRule="auto"/>
        <w:jc w:val="center"/>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9F2EC5" w:rsidRPr="009F2EC5" w:rsidRDefault="009F2EC5" w:rsidP="009F2EC5">
      <w:r>
        <w:t>Digital Divide</w:t>
      </w:r>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005EB0" w:rsidRPr="00005EB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005EB0" w:rsidRPr="00005EB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005EB0" w:rsidRPr="00005EB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005EB0" w:rsidRPr="00005EB0">
        <w:t>(</w:t>
      </w:r>
      <w:proofErr w:type="spellStart"/>
      <w:r w:rsidR="00005EB0" w:rsidRPr="00005EB0">
        <w:t>Hovhannisyan</w:t>
      </w:r>
      <w:proofErr w:type="spellEnd"/>
      <w:r w:rsidR="00005EB0" w:rsidRPr="00005EB0">
        <w:t>,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005EB0" w:rsidRPr="00005EB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1D1DBF">
      <w:pPr>
        <w:keepLines/>
        <w:suppressLineNumbers/>
        <w:suppressAutoHyphens/>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0E1C" w:rsidRDefault="00850E1C">
      <w:pPr>
        <w:spacing w:line="240" w:lineRule="auto"/>
      </w:pPr>
      <w:r>
        <w:separator/>
      </w:r>
    </w:p>
  </w:endnote>
  <w:endnote w:type="continuationSeparator" w:id="0">
    <w:p w:rsidR="00850E1C" w:rsidRDefault="00850E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0E1C" w:rsidRDefault="00850E1C">
      <w:pPr>
        <w:spacing w:line="240" w:lineRule="auto"/>
      </w:pPr>
      <w:r>
        <w:separator/>
      </w:r>
    </w:p>
  </w:footnote>
  <w:footnote w:type="continuationSeparator" w:id="0">
    <w:p w:rsidR="00850E1C" w:rsidRDefault="00850E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DA1B8F">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5"/>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0A53"/>
    <w:rsid w:val="00003857"/>
    <w:rsid w:val="00005EB0"/>
    <w:rsid w:val="00006D78"/>
    <w:rsid w:val="000118DB"/>
    <w:rsid w:val="00016F80"/>
    <w:rsid w:val="0002476A"/>
    <w:rsid w:val="00025804"/>
    <w:rsid w:val="00026CAA"/>
    <w:rsid w:val="0003028C"/>
    <w:rsid w:val="00033B02"/>
    <w:rsid w:val="00036E2A"/>
    <w:rsid w:val="00036FA4"/>
    <w:rsid w:val="00037D28"/>
    <w:rsid w:val="0004028F"/>
    <w:rsid w:val="00042F64"/>
    <w:rsid w:val="00043506"/>
    <w:rsid w:val="00047A84"/>
    <w:rsid w:val="00050520"/>
    <w:rsid w:val="000523D5"/>
    <w:rsid w:val="00062784"/>
    <w:rsid w:val="000630C3"/>
    <w:rsid w:val="0006455F"/>
    <w:rsid w:val="00066116"/>
    <w:rsid w:val="0006747D"/>
    <w:rsid w:val="000677F0"/>
    <w:rsid w:val="00070EDC"/>
    <w:rsid w:val="00072BFC"/>
    <w:rsid w:val="00074277"/>
    <w:rsid w:val="00075208"/>
    <w:rsid w:val="000772EB"/>
    <w:rsid w:val="000778A2"/>
    <w:rsid w:val="000835CF"/>
    <w:rsid w:val="00086B09"/>
    <w:rsid w:val="00087A69"/>
    <w:rsid w:val="0009164D"/>
    <w:rsid w:val="00092097"/>
    <w:rsid w:val="0009246F"/>
    <w:rsid w:val="00092E5A"/>
    <w:rsid w:val="0009709B"/>
    <w:rsid w:val="000B2750"/>
    <w:rsid w:val="000B4F67"/>
    <w:rsid w:val="000B507A"/>
    <w:rsid w:val="000B5BE9"/>
    <w:rsid w:val="000B6114"/>
    <w:rsid w:val="000C5313"/>
    <w:rsid w:val="000C5456"/>
    <w:rsid w:val="000C6BA3"/>
    <w:rsid w:val="000C74A6"/>
    <w:rsid w:val="000D0465"/>
    <w:rsid w:val="000E1034"/>
    <w:rsid w:val="000E10EA"/>
    <w:rsid w:val="000E1C48"/>
    <w:rsid w:val="000E384C"/>
    <w:rsid w:val="000E6E6B"/>
    <w:rsid w:val="000F43A3"/>
    <w:rsid w:val="000F7164"/>
    <w:rsid w:val="00100D58"/>
    <w:rsid w:val="001017A9"/>
    <w:rsid w:val="00101B34"/>
    <w:rsid w:val="00106709"/>
    <w:rsid w:val="00115775"/>
    <w:rsid w:val="00116D88"/>
    <w:rsid w:val="00120917"/>
    <w:rsid w:val="00121707"/>
    <w:rsid w:val="00122B04"/>
    <w:rsid w:val="001377E6"/>
    <w:rsid w:val="0014044D"/>
    <w:rsid w:val="00147456"/>
    <w:rsid w:val="001509F5"/>
    <w:rsid w:val="00151A0A"/>
    <w:rsid w:val="00156058"/>
    <w:rsid w:val="00156B8C"/>
    <w:rsid w:val="001652EA"/>
    <w:rsid w:val="001671E9"/>
    <w:rsid w:val="0017423C"/>
    <w:rsid w:val="00176B61"/>
    <w:rsid w:val="00176CA1"/>
    <w:rsid w:val="00187F50"/>
    <w:rsid w:val="00195FCC"/>
    <w:rsid w:val="0019709F"/>
    <w:rsid w:val="001A0453"/>
    <w:rsid w:val="001A2389"/>
    <w:rsid w:val="001A3226"/>
    <w:rsid w:val="001A432B"/>
    <w:rsid w:val="001A5275"/>
    <w:rsid w:val="001B02ED"/>
    <w:rsid w:val="001B3556"/>
    <w:rsid w:val="001B46A8"/>
    <w:rsid w:val="001B52F4"/>
    <w:rsid w:val="001B56C4"/>
    <w:rsid w:val="001B7E8E"/>
    <w:rsid w:val="001C4CD4"/>
    <w:rsid w:val="001D1DBF"/>
    <w:rsid w:val="001D429C"/>
    <w:rsid w:val="001D5485"/>
    <w:rsid w:val="001D7AA8"/>
    <w:rsid w:val="001D7BBA"/>
    <w:rsid w:val="001E3CFA"/>
    <w:rsid w:val="001E5DE3"/>
    <w:rsid w:val="001E6545"/>
    <w:rsid w:val="001F0C93"/>
    <w:rsid w:val="001F27B0"/>
    <w:rsid w:val="001F2ED6"/>
    <w:rsid w:val="001F3A2A"/>
    <w:rsid w:val="001F5514"/>
    <w:rsid w:val="002010C7"/>
    <w:rsid w:val="002010EF"/>
    <w:rsid w:val="00204959"/>
    <w:rsid w:val="00204B60"/>
    <w:rsid w:val="0020642E"/>
    <w:rsid w:val="00215132"/>
    <w:rsid w:val="00215DFF"/>
    <w:rsid w:val="002161F7"/>
    <w:rsid w:val="002172F3"/>
    <w:rsid w:val="00225F41"/>
    <w:rsid w:val="0022604A"/>
    <w:rsid w:val="002275CC"/>
    <w:rsid w:val="002277D9"/>
    <w:rsid w:val="00227FF6"/>
    <w:rsid w:val="002320CE"/>
    <w:rsid w:val="00233489"/>
    <w:rsid w:val="002335AE"/>
    <w:rsid w:val="00233924"/>
    <w:rsid w:val="0024034B"/>
    <w:rsid w:val="0024635E"/>
    <w:rsid w:val="00246CCC"/>
    <w:rsid w:val="00251DD2"/>
    <w:rsid w:val="00253746"/>
    <w:rsid w:val="002627F4"/>
    <w:rsid w:val="00263EF2"/>
    <w:rsid w:val="00265272"/>
    <w:rsid w:val="0026621D"/>
    <w:rsid w:val="00272BBD"/>
    <w:rsid w:val="00277675"/>
    <w:rsid w:val="00284FFF"/>
    <w:rsid w:val="0028523D"/>
    <w:rsid w:val="00285947"/>
    <w:rsid w:val="00287908"/>
    <w:rsid w:val="00292945"/>
    <w:rsid w:val="0029448D"/>
    <w:rsid w:val="00295720"/>
    <w:rsid w:val="002A15BB"/>
    <w:rsid w:val="002A245C"/>
    <w:rsid w:val="002A2D81"/>
    <w:rsid w:val="002A3BA7"/>
    <w:rsid w:val="002A696B"/>
    <w:rsid w:val="002B084E"/>
    <w:rsid w:val="002B1C92"/>
    <w:rsid w:val="002B401A"/>
    <w:rsid w:val="002B4B2F"/>
    <w:rsid w:val="002B60BC"/>
    <w:rsid w:val="002C14FA"/>
    <w:rsid w:val="002C4993"/>
    <w:rsid w:val="002C4AF2"/>
    <w:rsid w:val="002D177F"/>
    <w:rsid w:val="002D1918"/>
    <w:rsid w:val="002D26E9"/>
    <w:rsid w:val="002D4112"/>
    <w:rsid w:val="002D5C5E"/>
    <w:rsid w:val="002D5D63"/>
    <w:rsid w:val="002D6563"/>
    <w:rsid w:val="002E0101"/>
    <w:rsid w:val="002E24C9"/>
    <w:rsid w:val="002E7AA9"/>
    <w:rsid w:val="002F5D65"/>
    <w:rsid w:val="002F5DA4"/>
    <w:rsid w:val="002F7E79"/>
    <w:rsid w:val="00301B4E"/>
    <w:rsid w:val="00306248"/>
    <w:rsid w:val="00312556"/>
    <w:rsid w:val="00314D2E"/>
    <w:rsid w:val="00316BCB"/>
    <w:rsid w:val="00324800"/>
    <w:rsid w:val="00324AF8"/>
    <w:rsid w:val="00331E41"/>
    <w:rsid w:val="0033566B"/>
    <w:rsid w:val="003452A0"/>
    <w:rsid w:val="003540BF"/>
    <w:rsid w:val="00354207"/>
    <w:rsid w:val="00355F8A"/>
    <w:rsid w:val="00357887"/>
    <w:rsid w:val="00361DD5"/>
    <w:rsid w:val="00372FCA"/>
    <w:rsid w:val="0037307C"/>
    <w:rsid w:val="00374D87"/>
    <w:rsid w:val="003803B9"/>
    <w:rsid w:val="0038120D"/>
    <w:rsid w:val="00382CB9"/>
    <w:rsid w:val="003947EB"/>
    <w:rsid w:val="003964C3"/>
    <w:rsid w:val="003A286B"/>
    <w:rsid w:val="003A42B0"/>
    <w:rsid w:val="003A4DDD"/>
    <w:rsid w:val="003A5D2F"/>
    <w:rsid w:val="003A5D33"/>
    <w:rsid w:val="003A73F2"/>
    <w:rsid w:val="003C23CA"/>
    <w:rsid w:val="003C7F74"/>
    <w:rsid w:val="003D0A52"/>
    <w:rsid w:val="003D0D59"/>
    <w:rsid w:val="003D3968"/>
    <w:rsid w:val="003D3D6F"/>
    <w:rsid w:val="003D5481"/>
    <w:rsid w:val="003D5836"/>
    <w:rsid w:val="003E2951"/>
    <w:rsid w:val="003E6786"/>
    <w:rsid w:val="003E7B0A"/>
    <w:rsid w:val="003F03E6"/>
    <w:rsid w:val="003F1791"/>
    <w:rsid w:val="004077DE"/>
    <w:rsid w:val="00411F89"/>
    <w:rsid w:val="004146C5"/>
    <w:rsid w:val="00414D9F"/>
    <w:rsid w:val="00416E3A"/>
    <w:rsid w:val="00420B52"/>
    <w:rsid w:val="004224F4"/>
    <w:rsid w:val="0043028A"/>
    <w:rsid w:val="004318F7"/>
    <w:rsid w:val="004334E5"/>
    <w:rsid w:val="00440A17"/>
    <w:rsid w:val="00442563"/>
    <w:rsid w:val="00443EF9"/>
    <w:rsid w:val="00446BAC"/>
    <w:rsid w:val="004477AA"/>
    <w:rsid w:val="00447A3E"/>
    <w:rsid w:val="00453775"/>
    <w:rsid w:val="00461D6D"/>
    <w:rsid w:val="00461F13"/>
    <w:rsid w:val="00465224"/>
    <w:rsid w:val="004700D1"/>
    <w:rsid w:val="00473E65"/>
    <w:rsid w:val="00474B48"/>
    <w:rsid w:val="00475015"/>
    <w:rsid w:val="00475201"/>
    <w:rsid w:val="004835BD"/>
    <w:rsid w:val="004837B4"/>
    <w:rsid w:val="00486198"/>
    <w:rsid w:val="004868CA"/>
    <w:rsid w:val="00486F7F"/>
    <w:rsid w:val="00491797"/>
    <w:rsid w:val="00491EAB"/>
    <w:rsid w:val="00492731"/>
    <w:rsid w:val="00495DDB"/>
    <w:rsid w:val="004A36C4"/>
    <w:rsid w:val="004A6DD7"/>
    <w:rsid w:val="004A7C03"/>
    <w:rsid w:val="004B297A"/>
    <w:rsid w:val="004B4BEA"/>
    <w:rsid w:val="004B5E0D"/>
    <w:rsid w:val="004B7798"/>
    <w:rsid w:val="004C2E1E"/>
    <w:rsid w:val="004C67EC"/>
    <w:rsid w:val="004D152C"/>
    <w:rsid w:val="004D26D3"/>
    <w:rsid w:val="004D68FF"/>
    <w:rsid w:val="004D79E6"/>
    <w:rsid w:val="004E0717"/>
    <w:rsid w:val="004E1799"/>
    <w:rsid w:val="004E25DC"/>
    <w:rsid w:val="004E2EB0"/>
    <w:rsid w:val="004E2EE2"/>
    <w:rsid w:val="004E4832"/>
    <w:rsid w:val="004E68C6"/>
    <w:rsid w:val="004E79FE"/>
    <w:rsid w:val="004F145E"/>
    <w:rsid w:val="004F398D"/>
    <w:rsid w:val="004F3A32"/>
    <w:rsid w:val="004F5C29"/>
    <w:rsid w:val="004F760E"/>
    <w:rsid w:val="004F778D"/>
    <w:rsid w:val="005041DE"/>
    <w:rsid w:val="00504379"/>
    <w:rsid w:val="00504746"/>
    <w:rsid w:val="00510F88"/>
    <w:rsid w:val="00516054"/>
    <w:rsid w:val="00517876"/>
    <w:rsid w:val="005251C1"/>
    <w:rsid w:val="00526335"/>
    <w:rsid w:val="00534067"/>
    <w:rsid w:val="005418F0"/>
    <w:rsid w:val="00544C0B"/>
    <w:rsid w:val="00552C83"/>
    <w:rsid w:val="0056081D"/>
    <w:rsid w:val="00564B33"/>
    <w:rsid w:val="00565002"/>
    <w:rsid w:val="00565688"/>
    <w:rsid w:val="00570E08"/>
    <w:rsid w:val="005711F8"/>
    <w:rsid w:val="00571F03"/>
    <w:rsid w:val="0057351C"/>
    <w:rsid w:val="00582421"/>
    <w:rsid w:val="00585647"/>
    <w:rsid w:val="00586684"/>
    <w:rsid w:val="00587FA0"/>
    <w:rsid w:val="00595081"/>
    <w:rsid w:val="005A1DD0"/>
    <w:rsid w:val="005A21FD"/>
    <w:rsid w:val="005A2C32"/>
    <w:rsid w:val="005B389F"/>
    <w:rsid w:val="005B74CD"/>
    <w:rsid w:val="005C0E7C"/>
    <w:rsid w:val="005C4F19"/>
    <w:rsid w:val="005C583A"/>
    <w:rsid w:val="005D3980"/>
    <w:rsid w:val="005D6068"/>
    <w:rsid w:val="005D6711"/>
    <w:rsid w:val="005D7110"/>
    <w:rsid w:val="005E34C7"/>
    <w:rsid w:val="005E76BF"/>
    <w:rsid w:val="005F3963"/>
    <w:rsid w:val="00600AF1"/>
    <w:rsid w:val="006039B9"/>
    <w:rsid w:val="00615519"/>
    <w:rsid w:val="00621CD8"/>
    <w:rsid w:val="006224EA"/>
    <w:rsid w:val="00624543"/>
    <w:rsid w:val="00624C0E"/>
    <w:rsid w:val="00626A2F"/>
    <w:rsid w:val="00632BA6"/>
    <w:rsid w:val="00637466"/>
    <w:rsid w:val="0064177B"/>
    <w:rsid w:val="00642229"/>
    <w:rsid w:val="006514EB"/>
    <w:rsid w:val="0065418E"/>
    <w:rsid w:val="00654D98"/>
    <w:rsid w:val="00657882"/>
    <w:rsid w:val="00664169"/>
    <w:rsid w:val="00666365"/>
    <w:rsid w:val="00676563"/>
    <w:rsid w:val="00682006"/>
    <w:rsid w:val="00684C18"/>
    <w:rsid w:val="00696402"/>
    <w:rsid w:val="006A155C"/>
    <w:rsid w:val="006A49B5"/>
    <w:rsid w:val="006A4E08"/>
    <w:rsid w:val="006A64AB"/>
    <w:rsid w:val="006A67C1"/>
    <w:rsid w:val="006A738D"/>
    <w:rsid w:val="006A7835"/>
    <w:rsid w:val="006A7975"/>
    <w:rsid w:val="006B29CF"/>
    <w:rsid w:val="006C016B"/>
    <w:rsid w:val="006C13E7"/>
    <w:rsid w:val="006C5BD6"/>
    <w:rsid w:val="006D254F"/>
    <w:rsid w:val="006D59C2"/>
    <w:rsid w:val="006E1E83"/>
    <w:rsid w:val="006E4E57"/>
    <w:rsid w:val="006E6CA6"/>
    <w:rsid w:val="006E7722"/>
    <w:rsid w:val="006F1882"/>
    <w:rsid w:val="006F3951"/>
    <w:rsid w:val="006F7F6D"/>
    <w:rsid w:val="00704716"/>
    <w:rsid w:val="00705480"/>
    <w:rsid w:val="00705747"/>
    <w:rsid w:val="00705C81"/>
    <w:rsid w:val="00707448"/>
    <w:rsid w:val="00710004"/>
    <w:rsid w:val="007204E6"/>
    <w:rsid w:val="007225C8"/>
    <w:rsid w:val="00740439"/>
    <w:rsid w:val="0074314E"/>
    <w:rsid w:val="00747FDD"/>
    <w:rsid w:val="00750E73"/>
    <w:rsid w:val="00753B0B"/>
    <w:rsid w:val="00761B0B"/>
    <w:rsid w:val="00762705"/>
    <w:rsid w:val="007640C5"/>
    <w:rsid w:val="00767430"/>
    <w:rsid w:val="00771ECA"/>
    <w:rsid w:val="0077227D"/>
    <w:rsid w:val="0077694A"/>
    <w:rsid w:val="00780EE8"/>
    <w:rsid w:val="007846F9"/>
    <w:rsid w:val="007867F3"/>
    <w:rsid w:val="007868AD"/>
    <w:rsid w:val="00795C8B"/>
    <w:rsid w:val="00796752"/>
    <w:rsid w:val="007A0B66"/>
    <w:rsid w:val="007A771A"/>
    <w:rsid w:val="007B53B4"/>
    <w:rsid w:val="007B6D32"/>
    <w:rsid w:val="007C1944"/>
    <w:rsid w:val="007C3FB9"/>
    <w:rsid w:val="007C52E9"/>
    <w:rsid w:val="007D1DCF"/>
    <w:rsid w:val="007D6E13"/>
    <w:rsid w:val="007E1259"/>
    <w:rsid w:val="007E3C67"/>
    <w:rsid w:val="007F0A7B"/>
    <w:rsid w:val="007F614A"/>
    <w:rsid w:val="007F6253"/>
    <w:rsid w:val="007F630C"/>
    <w:rsid w:val="007F7839"/>
    <w:rsid w:val="007F7A88"/>
    <w:rsid w:val="00800B86"/>
    <w:rsid w:val="008030C4"/>
    <w:rsid w:val="00806012"/>
    <w:rsid w:val="00812C56"/>
    <w:rsid w:val="008159AC"/>
    <w:rsid w:val="00816066"/>
    <w:rsid w:val="008170B2"/>
    <w:rsid w:val="00820F09"/>
    <w:rsid w:val="00822263"/>
    <w:rsid w:val="008259FE"/>
    <w:rsid w:val="00831E48"/>
    <w:rsid w:val="00834DEE"/>
    <w:rsid w:val="008377F7"/>
    <w:rsid w:val="00845420"/>
    <w:rsid w:val="00847751"/>
    <w:rsid w:val="00850E1C"/>
    <w:rsid w:val="008511AD"/>
    <w:rsid w:val="00853939"/>
    <w:rsid w:val="00856922"/>
    <w:rsid w:val="008626C9"/>
    <w:rsid w:val="0086312B"/>
    <w:rsid w:val="00870F39"/>
    <w:rsid w:val="008748A3"/>
    <w:rsid w:val="0088116A"/>
    <w:rsid w:val="00887F3D"/>
    <w:rsid w:val="008A3DB7"/>
    <w:rsid w:val="008A4389"/>
    <w:rsid w:val="008B207C"/>
    <w:rsid w:val="008B23B6"/>
    <w:rsid w:val="008B2E96"/>
    <w:rsid w:val="008B5D10"/>
    <w:rsid w:val="008B6E9B"/>
    <w:rsid w:val="008D1A4C"/>
    <w:rsid w:val="008D4320"/>
    <w:rsid w:val="008D50FA"/>
    <w:rsid w:val="008D52C4"/>
    <w:rsid w:val="008D562D"/>
    <w:rsid w:val="008D722D"/>
    <w:rsid w:val="008E05C2"/>
    <w:rsid w:val="008E081A"/>
    <w:rsid w:val="00900202"/>
    <w:rsid w:val="0090020D"/>
    <w:rsid w:val="00901448"/>
    <w:rsid w:val="00901D0A"/>
    <w:rsid w:val="00902DA9"/>
    <w:rsid w:val="00902FDB"/>
    <w:rsid w:val="009052E2"/>
    <w:rsid w:val="00906991"/>
    <w:rsid w:val="00906D1F"/>
    <w:rsid w:val="009073FE"/>
    <w:rsid w:val="00913468"/>
    <w:rsid w:val="0091471A"/>
    <w:rsid w:val="009149D9"/>
    <w:rsid w:val="00915080"/>
    <w:rsid w:val="0091582A"/>
    <w:rsid w:val="00916D52"/>
    <w:rsid w:val="00917504"/>
    <w:rsid w:val="00925792"/>
    <w:rsid w:val="009312EC"/>
    <w:rsid w:val="0093611A"/>
    <w:rsid w:val="0093627E"/>
    <w:rsid w:val="00940569"/>
    <w:rsid w:val="00941F40"/>
    <w:rsid w:val="009572C1"/>
    <w:rsid w:val="00964528"/>
    <w:rsid w:val="00967716"/>
    <w:rsid w:val="00967858"/>
    <w:rsid w:val="00970A4E"/>
    <w:rsid w:val="0097305C"/>
    <w:rsid w:val="00974353"/>
    <w:rsid w:val="00975914"/>
    <w:rsid w:val="009765EA"/>
    <w:rsid w:val="0097719E"/>
    <w:rsid w:val="00980324"/>
    <w:rsid w:val="00986054"/>
    <w:rsid w:val="00987320"/>
    <w:rsid w:val="00990025"/>
    <w:rsid w:val="009A103B"/>
    <w:rsid w:val="009A4444"/>
    <w:rsid w:val="009C09B2"/>
    <w:rsid w:val="009C2B44"/>
    <w:rsid w:val="009C6BEE"/>
    <w:rsid w:val="009C71A9"/>
    <w:rsid w:val="009D1B43"/>
    <w:rsid w:val="009D4804"/>
    <w:rsid w:val="009D6CB6"/>
    <w:rsid w:val="009D7D5A"/>
    <w:rsid w:val="009E049B"/>
    <w:rsid w:val="009E0623"/>
    <w:rsid w:val="009E12BC"/>
    <w:rsid w:val="009E60B4"/>
    <w:rsid w:val="009E7187"/>
    <w:rsid w:val="009F2EC5"/>
    <w:rsid w:val="009F33E6"/>
    <w:rsid w:val="00A0031D"/>
    <w:rsid w:val="00A03088"/>
    <w:rsid w:val="00A039B3"/>
    <w:rsid w:val="00A04FEF"/>
    <w:rsid w:val="00A1400A"/>
    <w:rsid w:val="00A14185"/>
    <w:rsid w:val="00A225EF"/>
    <w:rsid w:val="00A2648B"/>
    <w:rsid w:val="00A26CEA"/>
    <w:rsid w:val="00A33313"/>
    <w:rsid w:val="00A36E38"/>
    <w:rsid w:val="00A4626E"/>
    <w:rsid w:val="00A5059E"/>
    <w:rsid w:val="00A54152"/>
    <w:rsid w:val="00A636D3"/>
    <w:rsid w:val="00A675B6"/>
    <w:rsid w:val="00A729D8"/>
    <w:rsid w:val="00A822F8"/>
    <w:rsid w:val="00A82762"/>
    <w:rsid w:val="00A836E4"/>
    <w:rsid w:val="00A84574"/>
    <w:rsid w:val="00A86D57"/>
    <w:rsid w:val="00A872D2"/>
    <w:rsid w:val="00A87508"/>
    <w:rsid w:val="00A9360A"/>
    <w:rsid w:val="00A95E3B"/>
    <w:rsid w:val="00A96CB8"/>
    <w:rsid w:val="00AA1699"/>
    <w:rsid w:val="00AA20CA"/>
    <w:rsid w:val="00AA218D"/>
    <w:rsid w:val="00AA2A3B"/>
    <w:rsid w:val="00AA2F33"/>
    <w:rsid w:val="00AB2F63"/>
    <w:rsid w:val="00AC27ED"/>
    <w:rsid w:val="00AC31C8"/>
    <w:rsid w:val="00AC5B0C"/>
    <w:rsid w:val="00AC5DE1"/>
    <w:rsid w:val="00AC5F32"/>
    <w:rsid w:val="00AC6CDE"/>
    <w:rsid w:val="00AD0A05"/>
    <w:rsid w:val="00AD167C"/>
    <w:rsid w:val="00AD2ADD"/>
    <w:rsid w:val="00AD79E7"/>
    <w:rsid w:val="00AE202E"/>
    <w:rsid w:val="00AE35B2"/>
    <w:rsid w:val="00AE462A"/>
    <w:rsid w:val="00AE6F66"/>
    <w:rsid w:val="00AF0034"/>
    <w:rsid w:val="00AF1AD5"/>
    <w:rsid w:val="00AF1EDF"/>
    <w:rsid w:val="00AF70AD"/>
    <w:rsid w:val="00B01DD0"/>
    <w:rsid w:val="00B02524"/>
    <w:rsid w:val="00B10BDF"/>
    <w:rsid w:val="00B16148"/>
    <w:rsid w:val="00B20697"/>
    <w:rsid w:val="00B21B78"/>
    <w:rsid w:val="00B25025"/>
    <w:rsid w:val="00B26235"/>
    <w:rsid w:val="00B26EE0"/>
    <w:rsid w:val="00B26F19"/>
    <w:rsid w:val="00B40D30"/>
    <w:rsid w:val="00B4187F"/>
    <w:rsid w:val="00B41C43"/>
    <w:rsid w:val="00B42699"/>
    <w:rsid w:val="00B44510"/>
    <w:rsid w:val="00B46C9F"/>
    <w:rsid w:val="00B50061"/>
    <w:rsid w:val="00B525C3"/>
    <w:rsid w:val="00B544B6"/>
    <w:rsid w:val="00B5523B"/>
    <w:rsid w:val="00B574C8"/>
    <w:rsid w:val="00B57FAC"/>
    <w:rsid w:val="00B60083"/>
    <w:rsid w:val="00B62491"/>
    <w:rsid w:val="00B641F3"/>
    <w:rsid w:val="00B65D8C"/>
    <w:rsid w:val="00B71181"/>
    <w:rsid w:val="00B7177C"/>
    <w:rsid w:val="00B71F57"/>
    <w:rsid w:val="00B73300"/>
    <w:rsid w:val="00B762A1"/>
    <w:rsid w:val="00B80549"/>
    <w:rsid w:val="00B81AF2"/>
    <w:rsid w:val="00B85D34"/>
    <w:rsid w:val="00B93D24"/>
    <w:rsid w:val="00B93E24"/>
    <w:rsid w:val="00B94F5A"/>
    <w:rsid w:val="00BA07B5"/>
    <w:rsid w:val="00BA321A"/>
    <w:rsid w:val="00BA37CA"/>
    <w:rsid w:val="00BA3DCB"/>
    <w:rsid w:val="00BB2BCA"/>
    <w:rsid w:val="00BB563D"/>
    <w:rsid w:val="00BB6893"/>
    <w:rsid w:val="00BB79B3"/>
    <w:rsid w:val="00BC0B35"/>
    <w:rsid w:val="00BC1667"/>
    <w:rsid w:val="00BC77FC"/>
    <w:rsid w:val="00BD02B7"/>
    <w:rsid w:val="00BD65DA"/>
    <w:rsid w:val="00BD667B"/>
    <w:rsid w:val="00BE1AB1"/>
    <w:rsid w:val="00BE55A7"/>
    <w:rsid w:val="00BF020C"/>
    <w:rsid w:val="00BF23EF"/>
    <w:rsid w:val="00BF2E69"/>
    <w:rsid w:val="00BF4143"/>
    <w:rsid w:val="00C0086E"/>
    <w:rsid w:val="00C019C0"/>
    <w:rsid w:val="00C0259E"/>
    <w:rsid w:val="00C0343D"/>
    <w:rsid w:val="00C03A64"/>
    <w:rsid w:val="00C068FB"/>
    <w:rsid w:val="00C0753F"/>
    <w:rsid w:val="00C25C72"/>
    <w:rsid w:val="00C33C94"/>
    <w:rsid w:val="00C37D34"/>
    <w:rsid w:val="00C41543"/>
    <w:rsid w:val="00C440D1"/>
    <w:rsid w:val="00C4558D"/>
    <w:rsid w:val="00C4686E"/>
    <w:rsid w:val="00C54AD1"/>
    <w:rsid w:val="00C567E9"/>
    <w:rsid w:val="00C577C5"/>
    <w:rsid w:val="00C6253C"/>
    <w:rsid w:val="00C70578"/>
    <w:rsid w:val="00C71125"/>
    <w:rsid w:val="00C7180E"/>
    <w:rsid w:val="00C74305"/>
    <w:rsid w:val="00C81C5E"/>
    <w:rsid w:val="00CA1CAD"/>
    <w:rsid w:val="00CA35F3"/>
    <w:rsid w:val="00CA377A"/>
    <w:rsid w:val="00CA7924"/>
    <w:rsid w:val="00CB27D8"/>
    <w:rsid w:val="00CB584D"/>
    <w:rsid w:val="00CC3D63"/>
    <w:rsid w:val="00CC779A"/>
    <w:rsid w:val="00CD393B"/>
    <w:rsid w:val="00CD3B01"/>
    <w:rsid w:val="00CD719F"/>
    <w:rsid w:val="00CD7C9F"/>
    <w:rsid w:val="00CE3FD2"/>
    <w:rsid w:val="00CE4840"/>
    <w:rsid w:val="00CF5084"/>
    <w:rsid w:val="00CF7D8C"/>
    <w:rsid w:val="00D03504"/>
    <w:rsid w:val="00D0436B"/>
    <w:rsid w:val="00D1083C"/>
    <w:rsid w:val="00D13315"/>
    <w:rsid w:val="00D167DA"/>
    <w:rsid w:val="00D16904"/>
    <w:rsid w:val="00D27E29"/>
    <w:rsid w:val="00D30EA2"/>
    <w:rsid w:val="00D316F0"/>
    <w:rsid w:val="00D3285C"/>
    <w:rsid w:val="00D3588B"/>
    <w:rsid w:val="00D35B85"/>
    <w:rsid w:val="00D42884"/>
    <w:rsid w:val="00D42B39"/>
    <w:rsid w:val="00D4377D"/>
    <w:rsid w:val="00D45D19"/>
    <w:rsid w:val="00D629E1"/>
    <w:rsid w:val="00D65824"/>
    <w:rsid w:val="00D671E5"/>
    <w:rsid w:val="00D73A6E"/>
    <w:rsid w:val="00D7693C"/>
    <w:rsid w:val="00D81227"/>
    <w:rsid w:val="00D829A4"/>
    <w:rsid w:val="00D8400A"/>
    <w:rsid w:val="00D84CBA"/>
    <w:rsid w:val="00D85633"/>
    <w:rsid w:val="00D9056A"/>
    <w:rsid w:val="00D910A9"/>
    <w:rsid w:val="00D913EF"/>
    <w:rsid w:val="00D91DA7"/>
    <w:rsid w:val="00DA16BB"/>
    <w:rsid w:val="00DA1B8F"/>
    <w:rsid w:val="00DA26B6"/>
    <w:rsid w:val="00DA2F06"/>
    <w:rsid w:val="00DA610F"/>
    <w:rsid w:val="00DB51E7"/>
    <w:rsid w:val="00DB54ED"/>
    <w:rsid w:val="00DB63DF"/>
    <w:rsid w:val="00DB6C40"/>
    <w:rsid w:val="00DC0A9E"/>
    <w:rsid w:val="00DC244F"/>
    <w:rsid w:val="00DE0E60"/>
    <w:rsid w:val="00DE29D7"/>
    <w:rsid w:val="00DF09E1"/>
    <w:rsid w:val="00DF15A2"/>
    <w:rsid w:val="00DF4507"/>
    <w:rsid w:val="00DF4687"/>
    <w:rsid w:val="00DF6254"/>
    <w:rsid w:val="00DF73B9"/>
    <w:rsid w:val="00E0117F"/>
    <w:rsid w:val="00E046E0"/>
    <w:rsid w:val="00E0533E"/>
    <w:rsid w:val="00E05FC6"/>
    <w:rsid w:val="00E125F9"/>
    <w:rsid w:val="00E14E79"/>
    <w:rsid w:val="00E17D59"/>
    <w:rsid w:val="00E17E16"/>
    <w:rsid w:val="00E22059"/>
    <w:rsid w:val="00E24A54"/>
    <w:rsid w:val="00E2551C"/>
    <w:rsid w:val="00E25C39"/>
    <w:rsid w:val="00E278DE"/>
    <w:rsid w:val="00E35865"/>
    <w:rsid w:val="00E36C10"/>
    <w:rsid w:val="00E469BE"/>
    <w:rsid w:val="00E46A54"/>
    <w:rsid w:val="00E4704E"/>
    <w:rsid w:val="00E47761"/>
    <w:rsid w:val="00E47D27"/>
    <w:rsid w:val="00E53D06"/>
    <w:rsid w:val="00E5702C"/>
    <w:rsid w:val="00E573CD"/>
    <w:rsid w:val="00E61B11"/>
    <w:rsid w:val="00E620CC"/>
    <w:rsid w:val="00E63F0A"/>
    <w:rsid w:val="00E707E2"/>
    <w:rsid w:val="00E73379"/>
    <w:rsid w:val="00E7457A"/>
    <w:rsid w:val="00E82DDD"/>
    <w:rsid w:val="00E85588"/>
    <w:rsid w:val="00E938BB"/>
    <w:rsid w:val="00E963D2"/>
    <w:rsid w:val="00EB10BF"/>
    <w:rsid w:val="00EB5780"/>
    <w:rsid w:val="00EB6489"/>
    <w:rsid w:val="00EB77AF"/>
    <w:rsid w:val="00EC3299"/>
    <w:rsid w:val="00EC4A88"/>
    <w:rsid w:val="00EC6C06"/>
    <w:rsid w:val="00ED16A5"/>
    <w:rsid w:val="00ED435D"/>
    <w:rsid w:val="00EE27C1"/>
    <w:rsid w:val="00EE4768"/>
    <w:rsid w:val="00F0192D"/>
    <w:rsid w:val="00F019A1"/>
    <w:rsid w:val="00F02EE2"/>
    <w:rsid w:val="00F04938"/>
    <w:rsid w:val="00F10089"/>
    <w:rsid w:val="00F16381"/>
    <w:rsid w:val="00F175CF"/>
    <w:rsid w:val="00F17889"/>
    <w:rsid w:val="00F25768"/>
    <w:rsid w:val="00F27687"/>
    <w:rsid w:val="00F337A0"/>
    <w:rsid w:val="00F368F2"/>
    <w:rsid w:val="00F420BE"/>
    <w:rsid w:val="00F43059"/>
    <w:rsid w:val="00F4322C"/>
    <w:rsid w:val="00F446F1"/>
    <w:rsid w:val="00F47172"/>
    <w:rsid w:val="00F53B8D"/>
    <w:rsid w:val="00F547C5"/>
    <w:rsid w:val="00F56B78"/>
    <w:rsid w:val="00F60D2E"/>
    <w:rsid w:val="00F61984"/>
    <w:rsid w:val="00F62A08"/>
    <w:rsid w:val="00F658CE"/>
    <w:rsid w:val="00F67588"/>
    <w:rsid w:val="00F70263"/>
    <w:rsid w:val="00F749E6"/>
    <w:rsid w:val="00F75E6A"/>
    <w:rsid w:val="00F80F25"/>
    <w:rsid w:val="00F87248"/>
    <w:rsid w:val="00F90BE1"/>
    <w:rsid w:val="00F9162B"/>
    <w:rsid w:val="00F91E1B"/>
    <w:rsid w:val="00F93B21"/>
    <w:rsid w:val="00FA2579"/>
    <w:rsid w:val="00FA3BC9"/>
    <w:rsid w:val="00FA5465"/>
    <w:rsid w:val="00FB02ED"/>
    <w:rsid w:val="00FB5CB6"/>
    <w:rsid w:val="00FB7263"/>
    <w:rsid w:val="00FB72C4"/>
    <w:rsid w:val="00FC34BC"/>
    <w:rsid w:val="00FC35CB"/>
    <w:rsid w:val="00FC3B26"/>
    <w:rsid w:val="00FC6047"/>
    <w:rsid w:val="00FD14DB"/>
    <w:rsid w:val="00FE370A"/>
    <w:rsid w:val="00FE3928"/>
    <w:rsid w:val="00FE474E"/>
    <w:rsid w:val="00FE5AD5"/>
    <w:rsid w:val="00FF032C"/>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A5161-09DD-4534-A825-263446C98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5</TotalTime>
  <Pages>44</Pages>
  <Words>15582</Words>
  <Characters>88819</Characters>
  <Application>Microsoft Office Word</Application>
  <DocSecurity>0</DocSecurity>
  <Lines>740</Lines>
  <Paragraphs>208</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10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1016</cp:revision>
  <cp:lastPrinted>2022-05-03T15:30:00Z</cp:lastPrinted>
  <dcterms:created xsi:type="dcterms:W3CDTF">2022-05-02T15:51:00Z</dcterms:created>
  <dcterms:modified xsi:type="dcterms:W3CDTF">2022-05-0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